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2FF67D" w14:textId="2978556C" w:rsidR="002B2A54" w:rsidRDefault="002B2A54" w:rsidP="002B2A54">
      <w:pPr>
        <w:pStyle w:val="Ttulo1"/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000F54">
        <w:rPr>
          <w:rFonts w:ascii="Times New Roman" w:hAnsi="Times New Roman" w:cs="Times New Roman"/>
          <w:b/>
          <w:bCs/>
          <w:color w:val="000000" w:themeColor="text1"/>
          <w:lang w:val="en-US"/>
        </w:rPr>
        <w:t>Supplementary material for:</w:t>
      </w:r>
    </w:p>
    <w:p w14:paraId="0871E189" w14:textId="77777777" w:rsidR="00BE3C19" w:rsidRPr="00BE3C19" w:rsidRDefault="00BE3C19" w:rsidP="00BE3C19">
      <w:pPr>
        <w:rPr>
          <w:lang w:val="en-US"/>
        </w:rPr>
      </w:pPr>
    </w:p>
    <w:p w14:paraId="49D28E5A" w14:textId="77777777" w:rsidR="008B7016" w:rsidRDefault="008B7016" w:rsidP="008B7016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32"/>
          <w:szCs w:val="32"/>
          <w:lang w:val="en-US"/>
        </w:rPr>
        <w:t xml:space="preserve">Processing of </w:t>
      </w:r>
      <w:r w:rsidRPr="003007D4">
        <w:rPr>
          <w:rFonts w:ascii="Times New Roman" w:hAnsi="Times New Roman" w:cs="Times New Roman"/>
          <w:b/>
          <w:color w:val="000000" w:themeColor="text1"/>
          <w:sz w:val="32"/>
          <w:szCs w:val="32"/>
          <w:lang w:val="en-US"/>
        </w:rPr>
        <w:t>mullite-glass</w:t>
      </w:r>
      <w:r w:rsidRPr="000C7C10">
        <w:rPr>
          <w:rFonts w:ascii="Times New Roman" w:hAnsi="Times New Roman" w:cs="Times New Roman"/>
          <w:b/>
          <w:color w:val="000000" w:themeColor="text1"/>
          <w:sz w:val="32"/>
          <w:szCs w:val="32"/>
          <w:lang w:val="en-US"/>
        </w:rPr>
        <w:t xml:space="preserve"> ceramics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  <w:lang w:val="en-US"/>
        </w:rPr>
        <w:t xml:space="preserve"> using simplex-centroid design: Densification process dominated by liquid-phase sintering</w:t>
      </w:r>
    </w:p>
    <w:p w14:paraId="1FEF9658" w14:textId="57745573" w:rsidR="00467448" w:rsidRDefault="00467448" w:rsidP="00467448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Procesamiento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de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materiales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cerámicos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de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mu</w:t>
      </w:r>
      <w:r w:rsidR="004F1AC3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l</w:t>
      </w:r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lita-vidrio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a través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del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diseño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de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mezclas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simplex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con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centroide: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Proceso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de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densificación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dominado por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la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sinterización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</w:t>
      </w:r>
      <w:proofErr w:type="spellStart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en</w:t>
      </w:r>
      <w:proofErr w:type="spellEnd"/>
      <w:r w:rsidRPr="00467448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fase líquida</w:t>
      </w:r>
    </w:p>
    <w:p w14:paraId="3A1958DC" w14:textId="77777777" w:rsidR="008B7016" w:rsidRDefault="008B7016" w:rsidP="008B7016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Hugo P. A. Alves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,</w:t>
      </w:r>
      <w:proofErr w:type="gram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1,</w:t>
      </w:r>
      <w:r w:rsidRPr="00F75265">
        <w:rPr>
          <w:rFonts w:ascii="Times New Roman" w:hAnsi="Times New Roman" w:cs="Times New Roman"/>
          <w:sz w:val="20"/>
          <w:szCs w:val="20"/>
        </w:rPr>
        <w:t>*</w:t>
      </w:r>
      <w:proofErr w:type="gram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, Allan J. M. Araújo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 a,1,</w:t>
      </w:r>
      <w:r w:rsidRPr="00F75265">
        <w:rPr>
          <w:rFonts w:ascii="Times New Roman" w:hAnsi="Times New Roman" w:cs="Times New Roman"/>
          <w:sz w:val="20"/>
          <w:szCs w:val="20"/>
        </w:rPr>
        <w:t>*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Rivaildo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.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Andrade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Rubens A.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Junior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c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</w:p>
    <w:p w14:paraId="7972D346" w14:textId="77777777" w:rsidR="008B7016" w:rsidRPr="00F75265" w:rsidRDefault="008B7016" w:rsidP="008B7016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Heber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.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Ferreira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Wilson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Acchar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Liszandra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. A. </w:t>
      </w:r>
      <w:proofErr w:type="spell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Campos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Daniel A. </w:t>
      </w:r>
      <w:proofErr w:type="spellStart"/>
      <w:proofErr w:type="gramStart"/>
      <w:r w:rsidRPr="00F75265">
        <w:rPr>
          <w:rFonts w:ascii="Times New Roman" w:hAnsi="Times New Roman" w:cs="Times New Roman"/>
          <w:color w:val="000000" w:themeColor="text1"/>
          <w:sz w:val="20"/>
          <w:szCs w:val="20"/>
        </w:rPr>
        <w:t>Macedo</w:t>
      </w:r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proofErr w:type="spellEnd"/>
      <w:r w:rsidRPr="00F75265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,</w:t>
      </w:r>
      <w:r w:rsidRPr="00F75265">
        <w:rPr>
          <w:rFonts w:ascii="Times New Roman" w:hAnsi="Times New Roman" w:cs="Times New Roman"/>
          <w:sz w:val="20"/>
          <w:szCs w:val="20"/>
        </w:rPr>
        <w:t>*</w:t>
      </w:r>
      <w:proofErr w:type="gramEnd"/>
    </w:p>
    <w:p w14:paraId="45201F16" w14:textId="77777777" w:rsidR="008B7016" w:rsidRPr="00822154" w:rsidRDefault="008B7016" w:rsidP="008B7016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C55762A" w14:textId="77777777" w:rsidR="008B7016" w:rsidRPr="00BC3415" w:rsidRDefault="008B7016" w:rsidP="008B7016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a </w:t>
      </w:r>
      <w:r w:rsidRPr="00822154">
        <w:rPr>
          <w:rFonts w:ascii="Times New Roman" w:hAnsi="Times New Roman" w:cs="Times New Roman"/>
          <w:sz w:val="20"/>
          <w:szCs w:val="20"/>
          <w:lang w:val="en-US"/>
        </w:rPr>
        <w:t>Materials Science and Engineering Postgraduate Program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– </w:t>
      </w:r>
      <w:r w:rsidRPr="00BC3415">
        <w:rPr>
          <w:rFonts w:ascii="Times New Roman" w:hAnsi="Times New Roman" w:cs="Times New Roman"/>
          <w:sz w:val="20"/>
          <w:szCs w:val="20"/>
          <w:lang w:val="en-US"/>
        </w:rPr>
        <w:t xml:space="preserve">PPGCEM, Federal University of Rio Grande do Norte </w:t>
      </w:r>
      <w:r w:rsidRPr="000C7C10">
        <w:rPr>
          <w:rFonts w:ascii="Times New Roman" w:hAnsi="Times New Roman" w:cs="Times New Roman"/>
          <w:sz w:val="20"/>
          <w:szCs w:val="20"/>
          <w:lang w:val="en-US"/>
        </w:rPr>
        <w:t>–</w:t>
      </w:r>
      <w:r w:rsidRPr="00BC3415">
        <w:rPr>
          <w:rFonts w:ascii="Times New Roman" w:hAnsi="Times New Roman" w:cs="Times New Roman"/>
          <w:sz w:val="20"/>
          <w:szCs w:val="20"/>
          <w:lang w:val="en-US"/>
        </w:rPr>
        <w:t xml:space="preserve"> UFRN, 59078-970, Natal, Brazil</w:t>
      </w:r>
    </w:p>
    <w:p w14:paraId="75A32E07" w14:textId="77777777" w:rsidR="008B7016" w:rsidRPr="00822154" w:rsidRDefault="008B7016" w:rsidP="008B7016">
      <w:pPr>
        <w:pStyle w:val="00abstractaffiliation"/>
        <w:spacing w:line="360" w:lineRule="auto"/>
        <w:jc w:val="both"/>
        <w:rPr>
          <w:rFonts w:ascii="Times New Roman" w:hAnsi="Times New Roman"/>
          <w:i w:val="0"/>
          <w:lang w:val="en-US"/>
        </w:rPr>
      </w:pPr>
      <w:r>
        <w:rPr>
          <w:rFonts w:ascii="Times New Roman" w:hAnsi="Times New Roman"/>
          <w:i w:val="0"/>
          <w:vertAlign w:val="superscript"/>
          <w:lang w:val="en-US"/>
        </w:rPr>
        <w:t xml:space="preserve">b </w:t>
      </w:r>
      <w:r w:rsidRPr="00822154">
        <w:rPr>
          <w:rFonts w:ascii="Times New Roman" w:hAnsi="Times New Roman"/>
          <w:i w:val="0"/>
          <w:lang w:val="en-US"/>
        </w:rPr>
        <w:t xml:space="preserve">Materials Science and Engineering Postgraduate Program, Federal University of </w:t>
      </w:r>
      <w:proofErr w:type="spellStart"/>
      <w:r w:rsidRPr="00822154">
        <w:rPr>
          <w:rFonts w:ascii="Times New Roman" w:hAnsi="Times New Roman"/>
          <w:i w:val="0"/>
          <w:lang w:val="en-US"/>
        </w:rPr>
        <w:t>Paraíba</w:t>
      </w:r>
      <w:proofErr w:type="spellEnd"/>
      <w:r w:rsidRPr="00822154">
        <w:rPr>
          <w:rFonts w:ascii="Times New Roman" w:hAnsi="Times New Roman"/>
          <w:i w:val="0"/>
          <w:lang w:val="en-US"/>
        </w:rPr>
        <w:t>, 58051-900, João Pessoa, Brazil</w:t>
      </w:r>
    </w:p>
    <w:p w14:paraId="1029BDA7" w14:textId="77777777" w:rsidR="008B7016" w:rsidRPr="00822154" w:rsidRDefault="008B7016" w:rsidP="008B7016">
      <w:pPr>
        <w:pStyle w:val="00abstractaffiliation"/>
        <w:spacing w:line="360" w:lineRule="auto"/>
        <w:jc w:val="both"/>
        <w:rPr>
          <w:rFonts w:ascii="Times New Roman" w:hAnsi="Times New Roman"/>
          <w:i w:val="0"/>
          <w:lang w:val="en-US"/>
        </w:rPr>
      </w:pPr>
      <w:r w:rsidRPr="00822154">
        <w:rPr>
          <w:rFonts w:ascii="Times New Roman" w:hAnsi="Times New Roman"/>
          <w:i w:val="0"/>
          <w:vertAlign w:val="superscript"/>
          <w:lang w:val="en-US"/>
        </w:rPr>
        <w:t>c</w:t>
      </w:r>
      <w:r>
        <w:rPr>
          <w:rFonts w:ascii="Times New Roman" w:hAnsi="Times New Roman"/>
          <w:i w:val="0"/>
          <w:vertAlign w:val="superscript"/>
          <w:lang w:val="en-US"/>
        </w:rPr>
        <w:t xml:space="preserve"> </w:t>
      </w:r>
      <w:r w:rsidRPr="00822154">
        <w:rPr>
          <w:rFonts w:ascii="Times New Roman" w:hAnsi="Times New Roman"/>
          <w:i w:val="0"/>
          <w:lang w:val="en-US"/>
        </w:rPr>
        <w:t>Materials Science and Engineering Postgraduate Program, Federal University of Campina Grande, 58429-900,</w:t>
      </w:r>
      <w:r>
        <w:rPr>
          <w:rFonts w:ascii="Times New Roman" w:hAnsi="Times New Roman"/>
          <w:i w:val="0"/>
          <w:lang w:val="en-US"/>
        </w:rPr>
        <w:t xml:space="preserve"> João Pessoa, Brazil</w:t>
      </w:r>
    </w:p>
    <w:p w14:paraId="2C5D73EE" w14:textId="77777777" w:rsidR="008B7016" w:rsidRDefault="008B7016" w:rsidP="008B701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8353726" w14:textId="77777777" w:rsidR="008B7016" w:rsidRPr="003C3196" w:rsidRDefault="008B7016" w:rsidP="008B7016">
      <w:pPr>
        <w:pStyle w:val="00abstractreferences"/>
        <w:spacing w:before="0" w:line="360" w:lineRule="auto"/>
        <w:ind w:left="0" w:firstLine="0"/>
        <w:rPr>
          <w:rFonts w:ascii="Times New Roman" w:hAnsi="Times New Roman"/>
          <w:color w:val="000000" w:themeColor="text1"/>
          <w:sz w:val="24"/>
          <w:szCs w:val="24"/>
        </w:rPr>
      </w:pPr>
      <w:r w:rsidRPr="003C3196">
        <w:rPr>
          <w:rFonts w:ascii="Times New Roman" w:hAnsi="Times New Roman"/>
          <w:color w:val="000000" w:themeColor="text1"/>
          <w:sz w:val="24"/>
          <w:szCs w:val="24"/>
          <w:lang w:val="en-US"/>
        </w:rPr>
        <w:t>*Corresponding author</w:t>
      </w:r>
      <w:r w:rsidRPr="003C3196">
        <w:rPr>
          <w:rFonts w:ascii="Times New Roman" w:hAnsi="Times New Roman"/>
          <w:color w:val="000000" w:themeColor="text1"/>
          <w:sz w:val="24"/>
          <w:szCs w:val="24"/>
        </w:rPr>
        <w:t>s:</w:t>
      </w:r>
    </w:p>
    <w:p w14:paraId="4C915D6F" w14:textId="77777777" w:rsidR="008B7016" w:rsidRDefault="008B7016" w:rsidP="008B7016">
      <w:pPr>
        <w:pStyle w:val="00abstractreferences"/>
        <w:spacing w:before="0" w:line="360" w:lineRule="auto"/>
        <w:ind w:left="0" w:firstLine="0"/>
        <w:rPr>
          <w:rFonts w:ascii="Times New Roman" w:hAnsi="Times New Roman"/>
          <w:color w:val="000000" w:themeColor="text1"/>
          <w:sz w:val="24"/>
          <w:szCs w:val="24"/>
        </w:rPr>
      </w:pPr>
      <w:r w:rsidRPr="003C3196">
        <w:rPr>
          <w:rFonts w:ascii="Times New Roman" w:hAnsi="Times New Roman"/>
          <w:color w:val="000000" w:themeColor="text1"/>
          <w:sz w:val="24"/>
          <w:szCs w:val="24"/>
        </w:rPr>
        <w:t xml:space="preserve">eng.hugoplinio@gmail.com (Hugo P. A. Alves), allanmenezes@ufrn.edu.br (Allan J. M. Araújo), </w:t>
      </w:r>
      <w:bookmarkStart w:id="0" w:name="_Hlk41733361"/>
      <w:r w:rsidRPr="003C3196">
        <w:rPr>
          <w:rFonts w:ascii="Times New Roman" w:hAnsi="Times New Roman"/>
          <w:color w:val="000000" w:themeColor="text1"/>
          <w:sz w:val="24"/>
          <w:szCs w:val="24"/>
        </w:rPr>
        <w:t>daniel.macedo@academico.ufpb.br</w:t>
      </w:r>
      <w:bookmarkEnd w:id="0"/>
      <w:r w:rsidRPr="003C3196" w:rsidDel="007A282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3C3196">
        <w:rPr>
          <w:rFonts w:ascii="Times New Roman" w:hAnsi="Times New Roman"/>
          <w:color w:val="000000" w:themeColor="text1"/>
          <w:sz w:val="24"/>
          <w:szCs w:val="24"/>
        </w:rPr>
        <w:t>(Daniel A. Macedo).</w:t>
      </w:r>
    </w:p>
    <w:p w14:paraId="7FBA40BD" w14:textId="77777777" w:rsidR="008B7016" w:rsidRPr="003C3196" w:rsidRDefault="008B7016" w:rsidP="008B7016">
      <w:pPr>
        <w:pStyle w:val="00abstractreferences"/>
        <w:spacing w:before="0" w:line="360" w:lineRule="auto"/>
        <w:ind w:left="0" w:firstLine="0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color w:val="000000" w:themeColor="text1"/>
          <w:vertAlign w:val="superscript"/>
        </w:rPr>
        <w:t>b</w:t>
      </w:r>
      <w:r>
        <w:rPr>
          <w:rFonts w:ascii="Times New Roman" w:hAnsi="Times New Roman"/>
          <w:color w:val="000000" w:themeColor="text1"/>
          <w:sz w:val="24"/>
          <w:szCs w:val="24"/>
        </w:rPr>
        <w:t>Address where the work was done.</w:t>
      </w:r>
    </w:p>
    <w:p w14:paraId="27529590" w14:textId="77777777" w:rsidR="008B7016" w:rsidRPr="003C3196" w:rsidRDefault="008B7016" w:rsidP="008B7016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C3196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US"/>
        </w:rPr>
        <w:t>1</w:t>
      </w:r>
      <w:r w:rsidRPr="003C3196">
        <w:rPr>
          <w:rFonts w:ascii="Times New Roman" w:hAnsi="Times New Roman"/>
          <w:color w:val="000000" w:themeColor="text1"/>
          <w:sz w:val="24"/>
          <w:szCs w:val="24"/>
          <w:lang w:val="en-US"/>
        </w:rPr>
        <w:t>These authors contributed equally to this work.</w:t>
      </w:r>
    </w:p>
    <w:p w14:paraId="33E330F4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2DD9DD8E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1A154D0E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3E39DBF7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4CB87051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5AB9A83E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1F78440B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4BF3CA3A" w14:textId="77777777" w:rsidR="002B2A54" w:rsidRDefault="002B2A54" w:rsidP="002B2A54">
      <w:pPr>
        <w:spacing w:before="24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14:paraId="5A4B48EA" w14:textId="340D0076" w:rsidR="001D5ABE" w:rsidRDefault="001D5ABE" w:rsidP="001D5ABE">
      <w:pPr>
        <w:pStyle w:val="Legenda"/>
        <w:keepNext/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  <w:lang w:val="en-US"/>
        </w:rPr>
        <w:lastRenderedPageBreak/>
        <w:t>Table S1.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lang w:val="en-US"/>
        </w:rPr>
        <w:t xml:space="preserve"> Factors levels used in the mixture design.</w:t>
      </w:r>
    </w:p>
    <w:tbl>
      <w:tblPr>
        <w:tblStyle w:val="TabeladeLista6Colorida"/>
        <w:tblW w:w="5000" w:type="pct"/>
        <w:jc w:val="center"/>
        <w:tblLook w:val="04A0" w:firstRow="1" w:lastRow="0" w:firstColumn="1" w:lastColumn="0" w:noHBand="0" w:noVBand="1"/>
      </w:tblPr>
      <w:tblGrid>
        <w:gridCol w:w="2922"/>
        <w:gridCol w:w="3366"/>
        <w:gridCol w:w="3458"/>
      </w:tblGrid>
      <w:tr w:rsidR="001D5ABE" w14:paraId="250133A6" w14:textId="77777777" w:rsidTr="001D5A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pct"/>
            <w:tcBorders>
              <w:top w:val="single" w:sz="4" w:space="0" w:color="000000" w:themeColor="text1"/>
            </w:tcBorders>
            <w:vAlign w:val="center"/>
            <w:hideMark/>
          </w:tcPr>
          <w:p w14:paraId="15390D9B" w14:textId="77777777" w:rsidR="001D5ABE" w:rsidRDefault="001D5AB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w materials</w:t>
            </w:r>
          </w:p>
        </w:tc>
        <w:tc>
          <w:tcPr>
            <w:tcW w:w="1727" w:type="pct"/>
            <w:tcBorders>
              <w:top w:val="single" w:sz="4" w:space="0" w:color="000000" w:themeColor="text1"/>
            </w:tcBorders>
            <w:vAlign w:val="center"/>
            <w:hideMark/>
          </w:tcPr>
          <w:p w14:paraId="48CBA98E" w14:textId="77777777" w:rsidR="001D5ABE" w:rsidRDefault="001D5AB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ow level (wt.%)</w:t>
            </w:r>
          </w:p>
        </w:tc>
        <w:tc>
          <w:tcPr>
            <w:tcW w:w="1774" w:type="pct"/>
            <w:tcBorders>
              <w:top w:val="single" w:sz="4" w:space="0" w:color="000000" w:themeColor="text1"/>
            </w:tcBorders>
            <w:vAlign w:val="center"/>
            <w:hideMark/>
          </w:tcPr>
          <w:p w14:paraId="483499E8" w14:textId="77777777" w:rsidR="001D5ABE" w:rsidRDefault="001D5AB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gh level (wt.%)</w:t>
            </w:r>
          </w:p>
        </w:tc>
      </w:tr>
      <w:tr w:rsidR="001D5ABE" w14:paraId="5BA66797" w14:textId="77777777" w:rsidTr="001D5A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pct"/>
            <w:tcBorders>
              <w:top w:val="single" w:sz="4" w:space="0" w:color="000000" w:themeColor="text1"/>
            </w:tcBorders>
            <w:shd w:val="clear" w:color="auto" w:fill="auto"/>
            <w:vAlign w:val="center"/>
            <w:hideMark/>
          </w:tcPr>
          <w:p w14:paraId="3A271D07" w14:textId="77777777" w:rsidR="001D5ABE" w:rsidRPr="001D5ABE" w:rsidRDefault="001D5AB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</w:pPr>
            <w:r w:rsidRPr="001D5AB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  <w:t>Kaolinitic clay</w:t>
            </w:r>
          </w:p>
        </w:tc>
        <w:tc>
          <w:tcPr>
            <w:tcW w:w="1727" w:type="pct"/>
            <w:tcBorders>
              <w:top w:val="single" w:sz="4" w:space="0" w:color="000000" w:themeColor="text1"/>
            </w:tcBorders>
            <w:shd w:val="clear" w:color="auto" w:fill="auto"/>
            <w:vAlign w:val="center"/>
            <w:hideMark/>
          </w:tcPr>
          <w:p w14:paraId="09917874" w14:textId="77777777" w:rsidR="001D5ABE" w:rsidRDefault="001D5AB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.00</w:t>
            </w:r>
          </w:p>
        </w:tc>
        <w:tc>
          <w:tcPr>
            <w:tcW w:w="1774" w:type="pct"/>
            <w:tcBorders>
              <w:top w:val="single" w:sz="4" w:space="0" w:color="000000" w:themeColor="text1"/>
            </w:tcBorders>
            <w:shd w:val="clear" w:color="auto" w:fill="auto"/>
            <w:vAlign w:val="center"/>
            <w:hideMark/>
          </w:tcPr>
          <w:p w14:paraId="2CC6A4A0" w14:textId="77777777" w:rsidR="001D5ABE" w:rsidRDefault="001D5AB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.00</w:t>
            </w:r>
          </w:p>
        </w:tc>
      </w:tr>
      <w:tr w:rsidR="001D5ABE" w14:paraId="683F5B81" w14:textId="77777777" w:rsidTr="001D5AB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pct"/>
            <w:vAlign w:val="center"/>
            <w:hideMark/>
          </w:tcPr>
          <w:p w14:paraId="19E0E10D" w14:textId="77777777" w:rsidR="001D5ABE" w:rsidRPr="001D5ABE" w:rsidRDefault="001D5AB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</w:pPr>
            <w:r w:rsidRPr="001D5AB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  <w:t>Kaolin waste</w:t>
            </w:r>
          </w:p>
        </w:tc>
        <w:tc>
          <w:tcPr>
            <w:tcW w:w="1727" w:type="pct"/>
            <w:vAlign w:val="center"/>
            <w:hideMark/>
          </w:tcPr>
          <w:p w14:paraId="6326775A" w14:textId="77777777" w:rsidR="001D5ABE" w:rsidRDefault="001D5AB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1774" w:type="pct"/>
            <w:vAlign w:val="center"/>
            <w:hideMark/>
          </w:tcPr>
          <w:p w14:paraId="55BDAA69" w14:textId="77777777" w:rsidR="001D5ABE" w:rsidRDefault="001D5AB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.00</w:t>
            </w:r>
          </w:p>
        </w:tc>
      </w:tr>
      <w:tr w:rsidR="001D5ABE" w14:paraId="0D7911C7" w14:textId="77777777" w:rsidTr="001D5A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pct"/>
            <w:shd w:val="clear" w:color="auto" w:fill="auto"/>
            <w:vAlign w:val="center"/>
            <w:hideMark/>
          </w:tcPr>
          <w:p w14:paraId="61A64A23" w14:textId="77777777" w:rsidR="001D5ABE" w:rsidRPr="001D5ABE" w:rsidRDefault="001D5AB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</w:pPr>
            <w:r w:rsidRPr="001D5AB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US"/>
              </w:rPr>
              <w:t>Alumina</w:t>
            </w:r>
          </w:p>
        </w:tc>
        <w:tc>
          <w:tcPr>
            <w:tcW w:w="1727" w:type="pct"/>
            <w:shd w:val="clear" w:color="auto" w:fill="auto"/>
            <w:vAlign w:val="center"/>
            <w:hideMark/>
          </w:tcPr>
          <w:p w14:paraId="43771E98" w14:textId="77777777" w:rsidR="001D5ABE" w:rsidRDefault="001D5AB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1774" w:type="pct"/>
            <w:shd w:val="clear" w:color="auto" w:fill="auto"/>
            <w:vAlign w:val="center"/>
            <w:hideMark/>
          </w:tcPr>
          <w:p w14:paraId="4BDD8D0D" w14:textId="77777777" w:rsidR="001D5ABE" w:rsidRDefault="001D5AB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.00</w:t>
            </w:r>
          </w:p>
        </w:tc>
      </w:tr>
    </w:tbl>
    <w:p w14:paraId="69B86B55" w14:textId="77777777" w:rsidR="001D5ABE" w:rsidRDefault="001D5ABE" w:rsidP="00F4504C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541FFDAA" w14:textId="62FA927D" w:rsidR="00F4504C" w:rsidRPr="00556221" w:rsidRDefault="00F4504C" w:rsidP="00F4504C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000F54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Table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="001D5ABE">
        <w:rPr>
          <w:rFonts w:ascii="Times New Roman" w:hAnsi="Times New Roman" w:cs="Times New Roman"/>
          <w:b/>
          <w:bCs/>
          <w:sz w:val="20"/>
          <w:szCs w:val="20"/>
          <w:lang w:val="en-US"/>
        </w:rPr>
        <w:t>2</w:t>
      </w:r>
      <w:r w:rsidRPr="00000F54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000F5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556221">
        <w:rPr>
          <w:rFonts w:ascii="Times New Roman" w:hAnsi="Times New Roman" w:cs="Times New Roman"/>
          <w:sz w:val="20"/>
          <w:szCs w:val="20"/>
          <w:lang w:val="en-US"/>
        </w:rPr>
        <w:t>Chemical composition of starting materials.</w:t>
      </w:r>
    </w:p>
    <w:tbl>
      <w:tblPr>
        <w:tblStyle w:val="TabeladeLista6Colorida"/>
        <w:tblW w:w="5000" w:type="pct"/>
        <w:jc w:val="center"/>
        <w:tblLook w:val="04A0" w:firstRow="1" w:lastRow="0" w:firstColumn="1" w:lastColumn="0" w:noHBand="0" w:noVBand="1"/>
      </w:tblPr>
      <w:tblGrid>
        <w:gridCol w:w="2214"/>
        <w:gridCol w:w="666"/>
        <w:gridCol w:w="691"/>
        <w:gridCol w:w="570"/>
        <w:gridCol w:w="583"/>
        <w:gridCol w:w="639"/>
        <w:gridCol w:w="659"/>
        <w:gridCol w:w="691"/>
        <w:gridCol w:w="566"/>
        <w:gridCol w:w="750"/>
        <w:gridCol w:w="1717"/>
      </w:tblGrid>
      <w:tr w:rsidR="00F4504C" w:rsidRPr="00172418" w14:paraId="069B71CD" w14:textId="77777777" w:rsidTr="00F450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" w:type="pct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14:paraId="6A534237" w14:textId="77777777" w:rsidR="00F4504C" w:rsidRPr="00172418" w:rsidRDefault="00F4504C" w:rsidP="00C95521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20"/>
                <w:szCs w:val="20"/>
              </w:rPr>
            </w:pP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Raw</w:t>
            </w:r>
            <w:proofErr w:type="spellEnd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materials</w:t>
            </w:r>
            <w:proofErr w:type="spellEnd"/>
          </w:p>
        </w:tc>
        <w:tc>
          <w:tcPr>
            <w:tcW w:w="0" w:type="pct"/>
            <w:gridSpan w:val="9"/>
            <w:tcBorders>
              <w:top w:val="single" w:sz="4" w:space="0" w:color="000000" w:themeColor="text1"/>
              <w:bottom w:val="nil"/>
            </w:tcBorders>
            <w:shd w:val="clear" w:color="auto" w:fill="auto"/>
          </w:tcPr>
          <w:p w14:paraId="1720218F" w14:textId="77777777" w:rsidR="00F4504C" w:rsidRPr="00172418" w:rsidRDefault="00F4504C" w:rsidP="00C9552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 xml:space="preserve">Oxides </w:t>
            </w: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content</w:t>
            </w:r>
            <w:proofErr w:type="spellEnd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wt</w:t>
            </w:r>
            <w:proofErr w:type="spellEnd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. %)</w:t>
            </w:r>
          </w:p>
        </w:tc>
        <w:tc>
          <w:tcPr>
            <w:tcW w:w="693" w:type="pct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14:paraId="46B41BCD" w14:textId="77777777" w:rsidR="00F4504C" w:rsidRPr="00172418" w:rsidRDefault="00F4504C" w:rsidP="00C9552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LoI</w:t>
            </w:r>
            <w:proofErr w:type="spellEnd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wt</w:t>
            </w:r>
            <w:proofErr w:type="spellEnd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. %)</w:t>
            </w:r>
          </w:p>
        </w:tc>
      </w:tr>
      <w:tr w:rsidR="00F4504C" w:rsidRPr="00172418" w14:paraId="4E76CD6A" w14:textId="77777777" w:rsidTr="00F450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" w:type="pct"/>
            <w:vMerge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  <w:vAlign w:val="center"/>
          </w:tcPr>
          <w:p w14:paraId="14696F49" w14:textId="77777777" w:rsidR="00F4504C" w:rsidRPr="00172418" w:rsidRDefault="00F4504C" w:rsidP="00C9552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DF04A2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SiO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5C18EC6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D8F0631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O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2ED4B7C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CaO</w:t>
            </w:r>
            <w:proofErr w:type="spellEnd"/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75AB0A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MgO</w:t>
            </w:r>
            <w:proofErr w:type="spellEnd"/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2F740D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O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83F343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Fe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5181153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SO</w:t>
            </w:r>
            <w:r w:rsidRPr="00172418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5DA200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Others</w:t>
            </w:r>
            <w:proofErr w:type="spellEnd"/>
          </w:p>
        </w:tc>
        <w:tc>
          <w:tcPr>
            <w:tcW w:w="693" w:type="pct"/>
            <w:vMerge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  <w:vAlign w:val="center"/>
          </w:tcPr>
          <w:p w14:paraId="1E1CB5CA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4504C" w:rsidRPr="00172418" w14:paraId="5BF1AAD1" w14:textId="77777777" w:rsidTr="00F4504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EB33CD7" w14:textId="77777777" w:rsidR="00F4504C" w:rsidRPr="00472BD6" w:rsidRDefault="00F4504C" w:rsidP="00C9552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Kaolinitic</w:t>
            </w:r>
            <w:proofErr w:type="spellEnd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clay</w:t>
            </w:r>
            <w:proofErr w:type="spellEnd"/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D31DC11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46.64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CD481D1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33.21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F8522B0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190AC34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62B20E2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F99375A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3ED227C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41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B5097A9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DD6F31B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693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A391BF0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19.0</w:t>
            </w:r>
          </w:p>
        </w:tc>
      </w:tr>
      <w:tr w:rsidR="00F4504C" w:rsidRPr="00172418" w14:paraId="5B7F8AC5" w14:textId="77777777" w:rsidTr="00F450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" w:type="pct"/>
            <w:tcBorders>
              <w:top w:val="nil"/>
            </w:tcBorders>
            <w:shd w:val="clear" w:color="auto" w:fill="auto"/>
            <w:vAlign w:val="center"/>
          </w:tcPr>
          <w:p w14:paraId="6132EB97" w14:textId="77777777" w:rsidR="00F4504C" w:rsidRPr="00472BD6" w:rsidRDefault="00F4504C" w:rsidP="00C9552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Kaolin</w:t>
            </w:r>
            <w:proofErr w:type="spellEnd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waste</w:t>
            </w:r>
            <w:proofErr w:type="spellEnd"/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7984ED9F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51.96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7B9CF0EF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35.67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4ED3EA8C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4.82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32D9E217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6BC34F0A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1.61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3EBC25CC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5302E3FE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23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30F15BCB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0" w:type="pct"/>
            <w:tcBorders>
              <w:top w:val="nil"/>
            </w:tcBorders>
            <w:shd w:val="clear" w:color="auto" w:fill="auto"/>
            <w:vAlign w:val="center"/>
          </w:tcPr>
          <w:p w14:paraId="365B5064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693" w:type="pct"/>
            <w:tcBorders>
              <w:top w:val="nil"/>
            </w:tcBorders>
            <w:shd w:val="clear" w:color="auto" w:fill="auto"/>
            <w:vAlign w:val="center"/>
          </w:tcPr>
          <w:p w14:paraId="6827D767" w14:textId="77777777" w:rsidR="00F4504C" w:rsidRPr="00172418" w:rsidRDefault="00F4504C" w:rsidP="00C9552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</w:tr>
      <w:tr w:rsidR="00F4504C" w:rsidRPr="00172418" w14:paraId="16CE1E2C" w14:textId="77777777" w:rsidTr="00F4504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8" w:type="pct"/>
            <w:shd w:val="clear" w:color="auto" w:fill="auto"/>
            <w:vAlign w:val="center"/>
          </w:tcPr>
          <w:p w14:paraId="46FB872D" w14:textId="77777777" w:rsidR="00F4504C" w:rsidRPr="00472BD6" w:rsidRDefault="00F4504C" w:rsidP="00C9552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72BD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Alumina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3A7D9A7F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59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7F9CC91C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94.65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3CDC223F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641A9417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6AB021F3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02136131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3.77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3C843638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3720DCA3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0" w:type="pct"/>
            <w:shd w:val="clear" w:color="auto" w:fill="auto"/>
            <w:vAlign w:val="center"/>
          </w:tcPr>
          <w:p w14:paraId="02BD1EFA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2C5A146B" w14:textId="77777777" w:rsidR="00F4504C" w:rsidRPr="00172418" w:rsidRDefault="00F4504C" w:rsidP="00C9552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7241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</w:p>
        </w:tc>
      </w:tr>
    </w:tbl>
    <w:p w14:paraId="50D69BB3" w14:textId="0F2242F5" w:rsidR="00F4504C" w:rsidRDefault="00F4504C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306F5FFC" w14:textId="3BC21C1E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20BD6F03" w14:textId="1E587DD7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43E059FA" w14:textId="10E8A07E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4761BEFD" w14:textId="0BE8D91D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7EDDE1E8" w14:textId="21308036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5CB36611" w14:textId="695F7AD5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0EF8235C" w14:textId="60713C10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731A2221" w14:textId="4C9C308B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1EFF1559" w14:textId="3AE2AA6F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24B13985" w14:textId="3DF86AF3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7E2BB8A0" w14:textId="6E56D5D9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1456CC43" w14:textId="60E6E581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14FF646D" w14:textId="24BC65EB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6A9EA450" w14:textId="631276E3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5667DCE6" w14:textId="77777777" w:rsidR="001D5ABE" w:rsidRDefault="001D5ABE" w:rsidP="002B2A54">
      <w:pPr>
        <w:spacing w:before="240"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78891E22" w14:textId="7595CE8F" w:rsidR="002B2A54" w:rsidRPr="00000F54" w:rsidRDefault="002B2A54" w:rsidP="002B2A54">
      <w:pPr>
        <w:spacing w:before="240"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000F54">
        <w:rPr>
          <w:rFonts w:ascii="Times New Roman" w:hAnsi="Times New Roman" w:cs="Times New Roman"/>
          <w:b/>
          <w:bCs/>
          <w:sz w:val="20"/>
          <w:szCs w:val="20"/>
          <w:lang w:val="en-US"/>
        </w:rPr>
        <w:lastRenderedPageBreak/>
        <w:t>Table S</w:t>
      </w:r>
      <w:r w:rsidR="001D5ABE">
        <w:rPr>
          <w:rFonts w:ascii="Times New Roman" w:hAnsi="Times New Roman" w:cs="Times New Roman"/>
          <w:b/>
          <w:bCs/>
          <w:sz w:val="20"/>
          <w:szCs w:val="20"/>
          <w:lang w:val="en-US"/>
        </w:rPr>
        <w:t>3</w:t>
      </w:r>
      <w:r w:rsidRPr="00000F54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  <w:r w:rsidRPr="00000F54">
        <w:rPr>
          <w:rFonts w:ascii="Times New Roman" w:hAnsi="Times New Roman" w:cs="Times New Roman"/>
          <w:sz w:val="20"/>
          <w:szCs w:val="20"/>
          <w:lang w:val="en-US"/>
        </w:rPr>
        <w:t xml:space="preserve"> Matrix of the augmented simplex-centroid design and values of linear firing shrinkage (∆L), water absorption (WA), apparent porosity (AP), and apparent density (AD).</w:t>
      </w:r>
    </w:p>
    <w:tbl>
      <w:tblPr>
        <w:tblStyle w:val="TabeladeLista6Colorida"/>
        <w:tblW w:w="5000" w:type="pct"/>
        <w:jc w:val="center"/>
        <w:tblBorders>
          <w:left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870"/>
        <w:gridCol w:w="1647"/>
        <w:gridCol w:w="1520"/>
        <w:gridCol w:w="1520"/>
        <w:gridCol w:w="1520"/>
        <w:gridCol w:w="1669"/>
      </w:tblGrid>
      <w:tr w:rsidR="002B2A54" w:rsidRPr="00626967" w14:paraId="0CA3A1ED" w14:textId="77777777" w:rsidTr="008017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 w:val="restart"/>
            <w:tcBorders>
              <w:left w:val="nil"/>
              <w:bottom w:val="none" w:sz="0" w:space="0" w:color="auto"/>
              <w:right w:val="nil"/>
            </w:tcBorders>
            <w:shd w:val="clear" w:color="auto" w:fill="auto"/>
            <w:vAlign w:val="center"/>
          </w:tcPr>
          <w:p w14:paraId="3F55F7BC" w14:textId="77777777" w:rsidR="002B2A54" w:rsidRPr="000727F6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7AE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plicate</w:t>
            </w:r>
          </w:p>
        </w:tc>
        <w:tc>
          <w:tcPr>
            <w:tcW w:w="845" w:type="pct"/>
            <w:vMerge w:val="restart"/>
            <w:tcBorders>
              <w:left w:val="nil"/>
              <w:bottom w:val="none" w:sz="0" w:space="0" w:color="auto"/>
              <w:right w:val="nil"/>
            </w:tcBorders>
            <w:shd w:val="clear" w:color="auto" w:fill="auto"/>
            <w:vAlign w:val="center"/>
          </w:tcPr>
          <w:p w14:paraId="600DCB06" w14:textId="77777777" w:rsidR="002B2A54" w:rsidRPr="00626967" w:rsidRDefault="002B2A54" w:rsidP="0080171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85B2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sign point</w:t>
            </w:r>
          </w:p>
        </w:tc>
        <w:tc>
          <w:tcPr>
            <w:tcW w:w="3195" w:type="pct"/>
            <w:gridSpan w:val="4"/>
            <w:tcBorders>
              <w:left w:val="nil"/>
              <w:bottom w:val="none" w:sz="0" w:space="0" w:color="auto"/>
              <w:right w:val="nil"/>
            </w:tcBorders>
            <w:shd w:val="clear" w:color="auto" w:fill="auto"/>
          </w:tcPr>
          <w:p w14:paraId="0C329C52" w14:textId="77777777" w:rsidR="002B2A54" w:rsidRPr="00626967" w:rsidRDefault="002B2A54" w:rsidP="0080171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bserved responses</w:t>
            </w:r>
          </w:p>
        </w:tc>
      </w:tr>
      <w:tr w:rsidR="002B2A54" w:rsidRPr="00626967" w14:paraId="388BC0D5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7C87B40C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vMerge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7D131DF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80" w:type="pct"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6171F621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L (%)</w:t>
            </w:r>
          </w:p>
        </w:tc>
        <w:tc>
          <w:tcPr>
            <w:tcW w:w="780" w:type="pct"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6BFC48F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A (%)</w:t>
            </w:r>
          </w:p>
        </w:tc>
        <w:tc>
          <w:tcPr>
            <w:tcW w:w="780" w:type="pct"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488945E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P (%)</w:t>
            </w:r>
          </w:p>
        </w:tc>
        <w:tc>
          <w:tcPr>
            <w:tcW w:w="856" w:type="pct"/>
            <w:tcBorders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554AFAFE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 (g/cm</w:t>
            </w:r>
            <w:r w:rsidRPr="00626967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2B2A54" w:rsidRPr="00626967" w14:paraId="4C212CE2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718E0F" w14:textId="77777777" w:rsidR="002B2A54" w:rsidRPr="000727F6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7AE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845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363B7C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85B2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780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38D4CF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85</w:t>
            </w:r>
          </w:p>
        </w:tc>
        <w:tc>
          <w:tcPr>
            <w:tcW w:w="780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ECD8DB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05</w:t>
            </w:r>
          </w:p>
        </w:tc>
        <w:tc>
          <w:tcPr>
            <w:tcW w:w="780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EC1BED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.89</w:t>
            </w:r>
          </w:p>
        </w:tc>
        <w:tc>
          <w:tcPr>
            <w:tcW w:w="856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9C2AAD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5</w:t>
            </w:r>
          </w:p>
        </w:tc>
      </w:tr>
      <w:tr w:rsidR="002B2A54" w:rsidRPr="00626967" w14:paraId="7EB809FA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C3C314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1F9C1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B4500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0.9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6E5044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0A1DFE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39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2D523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2</w:t>
            </w:r>
          </w:p>
        </w:tc>
      </w:tr>
      <w:tr w:rsidR="002B2A54" w:rsidRPr="00626967" w14:paraId="7BA36AD8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63C1B7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0B7A1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57EB3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8.7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E7B0E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9E3BD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22730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5</w:t>
            </w:r>
          </w:p>
        </w:tc>
      </w:tr>
      <w:tr w:rsidR="002B2A54" w:rsidRPr="00626967" w14:paraId="54BC52FA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46CD1D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37BA1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E9BA3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3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990DD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6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B4133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40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5234B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1</w:t>
            </w:r>
          </w:p>
        </w:tc>
      </w:tr>
      <w:tr w:rsidR="002B2A54" w:rsidRPr="00626967" w14:paraId="38CF0906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C81124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46877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C8B873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7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58FF2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4139E3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1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566E3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6</w:t>
            </w:r>
          </w:p>
        </w:tc>
      </w:tr>
      <w:tr w:rsidR="002B2A54" w:rsidRPr="00626967" w14:paraId="35E899CB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9A0B3C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ADF7C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0683C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2.5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FB1D65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A3A84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7C482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00</w:t>
            </w:r>
          </w:p>
        </w:tc>
      </w:tr>
      <w:tr w:rsidR="002B2A54" w:rsidRPr="00626967" w14:paraId="2CD6CA79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0DF3B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60B62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388FD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1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F41D1B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0D460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81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44AE1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3</w:t>
            </w:r>
          </w:p>
        </w:tc>
      </w:tr>
      <w:tr w:rsidR="002B2A54" w:rsidRPr="00626967" w14:paraId="2CBBC237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224705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0B541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A60F4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9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A532F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3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A03611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41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47274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1</w:t>
            </w:r>
          </w:p>
        </w:tc>
      </w:tr>
      <w:tr w:rsidR="002B2A54" w:rsidRPr="00626967" w14:paraId="426675B8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167A84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66FF2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870C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5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EAB5A5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47356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5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D7E48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12</w:t>
            </w:r>
          </w:p>
        </w:tc>
      </w:tr>
      <w:tr w:rsidR="002B2A54" w:rsidRPr="00626967" w14:paraId="0821CF24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EDE8B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6C7E6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38D05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5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9E4F1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4BD30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7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EBB8E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00</w:t>
            </w:r>
          </w:p>
        </w:tc>
      </w:tr>
      <w:tr w:rsidR="002B2A54" w:rsidRPr="00626967" w14:paraId="3360E799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143B4C" w14:textId="77777777" w:rsidR="002B2A54" w:rsidRPr="000727F6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7AE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33945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85B2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CDF318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3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F3A96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5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B5908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.66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7778C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9</w:t>
            </w:r>
          </w:p>
        </w:tc>
      </w:tr>
      <w:tr w:rsidR="002B2A54" w:rsidRPr="00626967" w14:paraId="7E9E65DD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19DBE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2D4E9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2D35D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0.8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779FD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5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3B1AE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47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83BAB4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1</w:t>
            </w:r>
          </w:p>
        </w:tc>
      </w:tr>
      <w:tr w:rsidR="002B2A54" w:rsidRPr="00626967" w14:paraId="2F268E04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6C8F9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48AB5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E1C28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9.1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F0AF6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85CDA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2F1AD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7</w:t>
            </w:r>
          </w:p>
        </w:tc>
      </w:tr>
      <w:tr w:rsidR="002B2A54" w:rsidRPr="00626967" w14:paraId="352B5033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230159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F7A1A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005F5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9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56CC9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6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F2E4D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39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40EF5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8</w:t>
            </w:r>
          </w:p>
        </w:tc>
      </w:tr>
      <w:tr w:rsidR="002B2A54" w:rsidRPr="00626967" w14:paraId="04792920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B07BC8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899DE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7B25CB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8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65C12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AFB7E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51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2FF93C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5</w:t>
            </w:r>
          </w:p>
        </w:tc>
      </w:tr>
      <w:tr w:rsidR="002B2A54" w:rsidRPr="00626967" w14:paraId="1803963B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2B5830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E2FFA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7792A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2.5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42AFD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61BA4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332AF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8</w:t>
            </w:r>
          </w:p>
        </w:tc>
      </w:tr>
      <w:tr w:rsidR="002B2A54" w:rsidRPr="00626967" w14:paraId="414BADB0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A719D7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974718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8F0C1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6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D03DF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E6757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5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35214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2</w:t>
            </w:r>
          </w:p>
        </w:tc>
      </w:tr>
      <w:tr w:rsidR="002B2A54" w:rsidRPr="00626967" w14:paraId="3E58163C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5318A0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E463E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D8799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8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BD814E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9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1669F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62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EB563B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1</w:t>
            </w:r>
          </w:p>
        </w:tc>
      </w:tr>
      <w:tr w:rsidR="002B2A54" w:rsidRPr="00626967" w14:paraId="65EC482F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9DEED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CA0FD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CEEB4B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4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2598EC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689F88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3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BCD96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12</w:t>
            </w:r>
          </w:p>
        </w:tc>
      </w:tr>
      <w:tr w:rsidR="002B2A54" w:rsidRPr="00626967" w14:paraId="63C92D83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9A2D22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C2471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2D4F9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4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53035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B4C06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46236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01</w:t>
            </w:r>
          </w:p>
        </w:tc>
      </w:tr>
      <w:tr w:rsidR="002B2A54" w:rsidRPr="00626967" w14:paraId="57952E66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E3E79C" w14:textId="77777777" w:rsidR="002B2A54" w:rsidRPr="000727F6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7AE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39308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85B2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07714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4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9085A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6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645CF8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.80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4F4EF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2</w:t>
            </w:r>
          </w:p>
        </w:tc>
      </w:tr>
      <w:tr w:rsidR="002B2A54" w:rsidRPr="00626967" w14:paraId="03DDDAB1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21E2A3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004A0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25AF7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1.1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C91A6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5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07E2A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56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8DE6D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1</w:t>
            </w:r>
          </w:p>
        </w:tc>
      </w:tr>
      <w:tr w:rsidR="002B2A54" w:rsidRPr="00626967" w14:paraId="311C6558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1B7331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1F162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A20A5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9.4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74B26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EE109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FF102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0</w:t>
            </w:r>
          </w:p>
        </w:tc>
      </w:tr>
      <w:tr w:rsidR="002B2A54" w:rsidRPr="00626967" w14:paraId="3DB5D521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68A706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DC5D0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E8E8A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6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32EB3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9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77A4C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84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F95EC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0</w:t>
            </w:r>
          </w:p>
        </w:tc>
      </w:tr>
      <w:tr w:rsidR="002B2A54" w:rsidRPr="00626967" w14:paraId="4325ED1F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BE2EDB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182F3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D76E5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0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B2313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16EABD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56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3833B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4</w:t>
            </w:r>
          </w:p>
        </w:tc>
      </w:tr>
      <w:tr w:rsidR="002B2A54" w:rsidRPr="00626967" w14:paraId="3882D8C6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0683B9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F8124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E2A90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2.2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7B4CF5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441D8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6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2EC68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9</w:t>
            </w:r>
          </w:p>
        </w:tc>
      </w:tr>
      <w:tr w:rsidR="002B2A54" w:rsidRPr="00626967" w14:paraId="45298929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C2F275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DC33C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BAC81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3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99C9D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E0B6D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80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D2198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2</w:t>
            </w:r>
          </w:p>
        </w:tc>
      </w:tr>
      <w:tr w:rsidR="002B2A54" w:rsidRPr="00626967" w14:paraId="4146C317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7FCA2D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7C09D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929A15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6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2DDFC8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5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EEF8C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92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CB1DE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9</w:t>
            </w:r>
          </w:p>
        </w:tc>
      </w:tr>
      <w:tr w:rsidR="002B2A54" w:rsidRPr="00626967" w14:paraId="419A2FC2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72E95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82F32D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B7F883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8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C59A65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1089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7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73FC1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11</w:t>
            </w:r>
          </w:p>
        </w:tc>
      </w:tr>
      <w:tr w:rsidR="002B2A54" w:rsidRPr="00626967" w14:paraId="7DB4DC5E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26EA8F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015BE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303CC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7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97B805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7B4D9E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5D69E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01</w:t>
            </w:r>
          </w:p>
        </w:tc>
      </w:tr>
      <w:tr w:rsidR="002B2A54" w:rsidRPr="00626967" w14:paraId="1083A5F2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77025A" w14:textId="77777777" w:rsidR="002B2A54" w:rsidRPr="000727F6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7AE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A2087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85B2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2AB76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6.2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CB013F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7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FBC06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.48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1011B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3</w:t>
            </w:r>
          </w:p>
        </w:tc>
      </w:tr>
      <w:tr w:rsidR="002B2A54" w:rsidRPr="00626967" w14:paraId="6527EFB9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1E518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3E9BB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E7A434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0.9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931CA2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BE571A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43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2081FF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2</w:t>
            </w:r>
          </w:p>
        </w:tc>
      </w:tr>
      <w:tr w:rsidR="002B2A54" w:rsidRPr="00626967" w14:paraId="0B55921C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246F1D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C77C6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FB9511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9.8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92825E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A03E25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7CDDCC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0</w:t>
            </w:r>
          </w:p>
        </w:tc>
      </w:tr>
      <w:tr w:rsidR="002B2A54" w:rsidRPr="00626967" w14:paraId="58DC33D1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D2FC16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1DC68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550A6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6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7D96B1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7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0AECC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44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29638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83</w:t>
            </w:r>
          </w:p>
        </w:tc>
      </w:tr>
      <w:tr w:rsidR="002B2A54" w:rsidRPr="00626967" w14:paraId="79973D3C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BCC9D9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98330A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EB031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4.3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E257F5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551A3B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6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DC4D8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74</w:t>
            </w:r>
          </w:p>
        </w:tc>
      </w:tr>
      <w:tr w:rsidR="002B2A54" w:rsidRPr="00626967" w14:paraId="731C7C3B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15170A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21B85E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AAD0E7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2.2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1D1731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0F9481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8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C113AB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8</w:t>
            </w:r>
          </w:p>
        </w:tc>
      </w:tr>
      <w:tr w:rsidR="002B2A54" w:rsidRPr="00626967" w14:paraId="6BF4EEA7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D6E00B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5DBC2C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08A3F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5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8765F2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5EAA44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3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B6B2C5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95</w:t>
            </w:r>
          </w:p>
        </w:tc>
      </w:tr>
      <w:tr w:rsidR="002B2A54" w:rsidRPr="00626967" w14:paraId="4A7B284C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747AA0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910CA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9EB21D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3.50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23E7C4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23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7F0CE4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19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1E53A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2.69</w:t>
            </w:r>
          </w:p>
        </w:tc>
      </w:tr>
      <w:tr w:rsidR="002B2A54" w:rsidRPr="00626967" w14:paraId="654655E2" w14:textId="77777777" w:rsidTr="008017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C5B928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5D33A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93A540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5.36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374D56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9EA1D9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8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B3F837" w14:textId="77777777" w:rsidR="002B2A54" w:rsidRPr="00626967" w:rsidRDefault="002B2A54" w:rsidP="008017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10</w:t>
            </w:r>
          </w:p>
        </w:tc>
      </w:tr>
      <w:tr w:rsidR="002B2A54" w:rsidRPr="00626967" w14:paraId="4AA3CCB9" w14:textId="77777777" w:rsidTr="008017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pct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56599B56" w14:textId="77777777" w:rsidR="002B2A54" w:rsidRPr="00626967" w:rsidRDefault="002B2A54" w:rsidP="008017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45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6A92316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780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61B3CB99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12.85</w:t>
            </w:r>
          </w:p>
        </w:tc>
        <w:tc>
          <w:tcPr>
            <w:tcW w:w="780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99686CC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</w:t>
            </w:r>
          </w:p>
        </w:tc>
        <w:tc>
          <w:tcPr>
            <w:tcW w:w="780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2EBE0E43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3</w:t>
            </w:r>
          </w:p>
        </w:tc>
        <w:tc>
          <w:tcPr>
            <w:tcW w:w="856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C35E520" w14:textId="77777777" w:rsidR="002B2A54" w:rsidRPr="00626967" w:rsidRDefault="002B2A54" w:rsidP="00801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26967">
              <w:rPr>
                <w:rFonts w:ascii="Times New Roman" w:hAnsi="Times New Roman" w:cs="Times New Roman"/>
                <w:sz w:val="20"/>
                <w:szCs w:val="20"/>
              </w:rPr>
              <w:t>3.09</w:t>
            </w:r>
          </w:p>
        </w:tc>
      </w:tr>
    </w:tbl>
    <w:p w14:paraId="020976D7" w14:textId="3592819C" w:rsidR="00545D2C" w:rsidRDefault="00545D2C"/>
    <w:p w14:paraId="563F89C1" w14:textId="77777777" w:rsidR="00E9717C" w:rsidRDefault="00E9717C">
      <w:pPr>
        <w:rPr>
          <w:lang w:val="en-US"/>
        </w:rPr>
      </w:pPr>
    </w:p>
    <w:p w14:paraId="0469DB65" w14:textId="77777777" w:rsidR="00E9717C" w:rsidRDefault="00E9717C">
      <w:pPr>
        <w:rPr>
          <w:lang w:val="en-US"/>
        </w:rPr>
      </w:pPr>
    </w:p>
    <w:p w14:paraId="1650305C" w14:textId="77777777" w:rsidR="00E9717C" w:rsidRDefault="00E9717C">
      <w:pPr>
        <w:rPr>
          <w:lang w:val="en-US"/>
        </w:rPr>
      </w:pPr>
    </w:p>
    <w:p w14:paraId="6C56B14F" w14:textId="77777777" w:rsidR="00E9717C" w:rsidRDefault="00E9717C">
      <w:pPr>
        <w:rPr>
          <w:lang w:val="en-US"/>
        </w:rPr>
      </w:pPr>
    </w:p>
    <w:p w14:paraId="3F86CB65" w14:textId="77777777" w:rsidR="00E9717C" w:rsidRDefault="00E9717C">
      <w:pPr>
        <w:rPr>
          <w:lang w:val="en-US"/>
        </w:rPr>
      </w:pPr>
    </w:p>
    <w:p w14:paraId="738DD76A" w14:textId="1100A528" w:rsidR="00E9717C" w:rsidRDefault="00290B47" w:rsidP="00290B47">
      <w:pPr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0CCAF4B" wp14:editId="71633283">
            <wp:extent cx="5220000" cy="5504400"/>
            <wp:effectExtent l="0" t="0" r="0" b="127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550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82FB43" w14:textId="291FD01A" w:rsidR="00E9717C" w:rsidRPr="00E9717C" w:rsidRDefault="00E9717C" w:rsidP="00290B4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76A86">
        <w:rPr>
          <w:rFonts w:ascii="Times New Roman" w:hAnsi="Times New Roman" w:cs="Times New Roman"/>
          <w:b/>
          <w:bCs/>
          <w:sz w:val="20"/>
          <w:szCs w:val="20"/>
          <w:lang w:val="en-US"/>
        </w:rPr>
        <w:t>Fig. S1.</w:t>
      </w:r>
      <w:r w:rsidRPr="00676A8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9717C">
        <w:rPr>
          <w:rFonts w:ascii="Times New Roman" w:hAnsi="Times New Roman" w:cs="Times New Roman"/>
          <w:sz w:val="20"/>
          <w:szCs w:val="20"/>
          <w:lang w:val="en-US"/>
        </w:rPr>
        <w:t>XRD patterns of F2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290B47" w:rsidRPr="00290B47">
        <w:rPr>
          <w:rFonts w:ascii="Times New Roman" w:hAnsi="Times New Roman" w:cs="Times New Roman"/>
          <w:sz w:val="20"/>
          <w:szCs w:val="20"/>
          <w:lang w:val="en-US"/>
        </w:rPr>
        <w:t>100 wt.% clay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E9717C">
        <w:rPr>
          <w:rFonts w:ascii="Times New Roman" w:hAnsi="Times New Roman" w:cs="Times New Roman"/>
          <w:sz w:val="20"/>
          <w:szCs w:val="20"/>
          <w:lang w:val="en-US"/>
        </w:rPr>
        <w:t>F3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290B47" w:rsidRPr="00290B47">
        <w:rPr>
          <w:rFonts w:ascii="Times New Roman" w:hAnsi="Times New Roman" w:cs="Times New Roman"/>
          <w:sz w:val="20"/>
          <w:szCs w:val="20"/>
          <w:lang w:val="en-US"/>
        </w:rPr>
        <w:t>50 wt.% clay and 50 wt.% waste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E9717C">
        <w:rPr>
          <w:rFonts w:ascii="Times New Roman" w:hAnsi="Times New Roman" w:cs="Times New Roman"/>
          <w:sz w:val="20"/>
          <w:szCs w:val="20"/>
          <w:lang w:val="en-US"/>
        </w:rPr>
        <w:t xml:space="preserve"> and F6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290B47" w:rsidRPr="00290B47">
        <w:rPr>
          <w:rFonts w:ascii="Times New Roman" w:hAnsi="Times New Roman" w:cs="Times New Roman"/>
          <w:sz w:val="20"/>
          <w:szCs w:val="20"/>
          <w:lang w:val="en-US"/>
        </w:rPr>
        <w:t>75 wt.% clay and 25 wt.% waste</w:t>
      </w:r>
      <w:r w:rsidR="00290B47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E9717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published in </w: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  <w:lang w:val="en-US"/>
        </w:rPr>
        <w:instrText>ADDIN CSL_CITATION {"citationItems":[{"id":"ITEM-1","itemData":{"DOI":"10.1016/j.ceramint.2016.09.068","ISSN":"0272-8842","author":[{"dropping-particle":"","family":"Alves","given":"Hugo P A","non-dropping-particle":"","parse-names":false,"suffix":""},{"dropping-particle":"","family":"Silva","given":"Jaquelígia B","non-dropping-particle":"","parse-names":false,"suffix":""},{"dropping-particle":"","family":"Campos","given":"Liszandra F A","non-dropping-particle":"","parse-names":false,"suffix":""},{"dropping-particle":"","family":"Torres","given":"Sandro M","non-dropping-particle":"","parse-names":false,"suffix":""},{"dropping-particle":"","family":"Dutra","given":"Ricardo P S","non-dropping-particle":"","parse-names":false,"suffix":""},{"dropping-particle":"","family":"Macedo","given":"Daniel A","non-dropping-particle":"","parse-names":false,"suffix":""}],"container-title":"Ceramics International","id":"ITEM-1","issue":"16","issued":{"date-parts":[["2016"]]},"page":"19086-19090","publisher":"Elsevier","title":"Preparation of mullite based ceramics from clay–kaolin waste mixtures","type":"article-journal","volume":"42"},"uris":["http://www.mendeley.com/documents/?uuid=a6a2ea09-b4d4-4940-a263-7dab5dd3908b"]}],"mendeley":{"formattedCitation":"[1]","plainText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E9717C">
        <w:rPr>
          <w:rFonts w:ascii="Times New Roman" w:hAnsi="Times New Roman" w:cs="Times New Roman"/>
          <w:noProof/>
          <w:sz w:val="20"/>
          <w:szCs w:val="20"/>
          <w:lang w:val="en-US"/>
        </w:rPr>
        <w:t>[1]</w: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495C8E">
        <w:rPr>
          <w:rFonts w:ascii="Times New Roman" w:hAnsi="Times New Roman" w:cs="Times New Roman"/>
          <w:sz w:val="20"/>
          <w:szCs w:val="20"/>
          <w:lang w:val="en-US"/>
        </w:rPr>
        <w:t xml:space="preserve"> for comparison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6595259" w14:textId="77777777" w:rsidR="00E9717C" w:rsidRPr="00E9717C" w:rsidRDefault="00E9717C">
      <w:pPr>
        <w:rPr>
          <w:lang w:val="en-US"/>
        </w:rPr>
      </w:pPr>
    </w:p>
    <w:p w14:paraId="2D2B7869" w14:textId="3E55577D" w:rsidR="001971D8" w:rsidRPr="00DF03A0" w:rsidRDefault="001971D8" w:rsidP="00585B2F">
      <w:pPr>
        <w:pStyle w:val="Estilo1"/>
        <w:ind w:firstLine="0"/>
        <w:rPr>
          <w:b/>
          <w:bCs/>
          <w:sz w:val="20"/>
          <w:szCs w:val="20"/>
        </w:rPr>
      </w:pPr>
      <w:r w:rsidRPr="00DF03A0">
        <w:rPr>
          <w:b/>
          <w:bCs/>
          <w:sz w:val="32"/>
          <w:szCs w:val="32"/>
        </w:rPr>
        <w:t>References</w:t>
      </w:r>
    </w:p>
    <w:p w14:paraId="3B9E00DB" w14:textId="55CEDDB4" w:rsidR="00E9717C" w:rsidRPr="00E9717C" w:rsidRDefault="00DF03A0" w:rsidP="00490DC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0"/>
        </w:rPr>
      </w:pPr>
      <w:r w:rsidRPr="00AD452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676A86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 w:rsidRPr="00AD4521">
        <w:rPr>
          <w:rFonts w:ascii="Times New Roman" w:hAnsi="Times New Roman" w:cs="Times New Roman"/>
          <w:sz w:val="20"/>
          <w:szCs w:val="20"/>
        </w:rPr>
        <w:fldChar w:fldCharType="separate"/>
      </w:r>
      <w:r w:rsidR="00E9717C" w:rsidRPr="00676A86">
        <w:rPr>
          <w:rFonts w:ascii="Times New Roman" w:hAnsi="Times New Roman" w:cs="Times New Roman"/>
          <w:noProof/>
          <w:sz w:val="20"/>
          <w:szCs w:val="24"/>
          <w:lang w:val="en-US"/>
        </w:rPr>
        <w:t>[1]</w:t>
      </w:r>
      <w:r w:rsidR="00E9717C" w:rsidRPr="00676A86">
        <w:rPr>
          <w:rFonts w:ascii="Times New Roman" w:hAnsi="Times New Roman" w:cs="Times New Roman"/>
          <w:noProof/>
          <w:sz w:val="20"/>
          <w:szCs w:val="24"/>
          <w:lang w:val="en-US"/>
        </w:rPr>
        <w:tab/>
        <w:t xml:space="preserve">H.P.A. Alves, J.B. Silva, L.F.A. Campos, S.M. Torres, R.P.S. Dutra, D.A. Macedo, Preparation of mullite based ceramics from clay–kaolin waste mixtures, Ceram. </w:t>
      </w:r>
      <w:r w:rsidR="00E9717C" w:rsidRPr="00E9717C">
        <w:rPr>
          <w:rFonts w:ascii="Times New Roman" w:hAnsi="Times New Roman" w:cs="Times New Roman"/>
          <w:noProof/>
          <w:sz w:val="20"/>
          <w:szCs w:val="24"/>
        </w:rPr>
        <w:t>Int. 42 (2016) 19086–19090. doi:10.1016/j.ceramint.2016.09.068.</w:t>
      </w:r>
    </w:p>
    <w:p w14:paraId="6B0A22AF" w14:textId="35854C5A" w:rsidR="001971D8" w:rsidRPr="00AD4521" w:rsidRDefault="00DF03A0" w:rsidP="00490DC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0"/>
          <w:szCs w:val="20"/>
        </w:rPr>
      </w:pPr>
      <w:r w:rsidRPr="00AD4521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1971D8" w:rsidRPr="00AD4521" w:rsidSect="000C7C10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2A54"/>
    <w:rsid w:val="001971D8"/>
    <w:rsid w:val="001A1E2D"/>
    <w:rsid w:val="001D5ABE"/>
    <w:rsid w:val="00290B47"/>
    <w:rsid w:val="002B2A54"/>
    <w:rsid w:val="002F25D0"/>
    <w:rsid w:val="00311B22"/>
    <w:rsid w:val="004569FC"/>
    <w:rsid w:val="00467448"/>
    <w:rsid w:val="00472BD6"/>
    <w:rsid w:val="00490DC2"/>
    <w:rsid w:val="00494561"/>
    <w:rsid w:val="00495C8E"/>
    <w:rsid w:val="004F1AC3"/>
    <w:rsid w:val="00545D2C"/>
    <w:rsid w:val="00585B2F"/>
    <w:rsid w:val="00672DD5"/>
    <w:rsid w:val="00676A86"/>
    <w:rsid w:val="008B7016"/>
    <w:rsid w:val="008C41F0"/>
    <w:rsid w:val="009878AE"/>
    <w:rsid w:val="00A9070F"/>
    <w:rsid w:val="00AD4521"/>
    <w:rsid w:val="00BE3C19"/>
    <w:rsid w:val="00CC7B2F"/>
    <w:rsid w:val="00D8639F"/>
    <w:rsid w:val="00DF03A0"/>
    <w:rsid w:val="00E73BB8"/>
    <w:rsid w:val="00E9717C"/>
    <w:rsid w:val="00F450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7494F21"/>
  <w15:chartTrackingRefBased/>
  <w15:docId w15:val="{B6C9B4F7-960A-451E-877E-2F4AE1BC6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B2A54"/>
  </w:style>
  <w:style w:type="paragraph" w:styleId="Ttulo1">
    <w:name w:val="heading 1"/>
    <w:basedOn w:val="Normal"/>
    <w:next w:val="Normal"/>
    <w:link w:val="Ttulo1Char"/>
    <w:uiPriority w:val="9"/>
    <w:qFormat/>
    <w:rsid w:val="002B2A5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2B2A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00abstractaffiliation">
    <w:name w:val="00_abstract_affiliation"/>
    <w:rsid w:val="002B2A54"/>
    <w:pPr>
      <w:spacing w:after="0" w:line="320" w:lineRule="exact"/>
      <w:jc w:val="center"/>
    </w:pPr>
    <w:rPr>
      <w:rFonts w:ascii="Times" w:eastAsia="Times New Roman" w:hAnsi="Times" w:cs="Times New Roman"/>
      <w:i/>
      <w:sz w:val="20"/>
      <w:szCs w:val="20"/>
      <w:lang w:val="de-DE"/>
    </w:rPr>
  </w:style>
  <w:style w:type="paragraph" w:customStyle="1" w:styleId="00abstractreferences">
    <w:name w:val="00_abstract_references"/>
    <w:rsid w:val="002B2A54"/>
    <w:pPr>
      <w:spacing w:before="60" w:after="0" w:line="240" w:lineRule="exact"/>
      <w:ind w:left="454" w:hanging="454"/>
      <w:jc w:val="both"/>
    </w:pPr>
    <w:rPr>
      <w:rFonts w:ascii="Times" w:eastAsia="Times New Roman" w:hAnsi="Times" w:cs="Times New Roman"/>
      <w:sz w:val="20"/>
      <w:szCs w:val="20"/>
      <w:lang w:val="de-DE"/>
    </w:rPr>
  </w:style>
  <w:style w:type="table" w:styleId="TabeladeLista6Colorida">
    <w:name w:val="List Table 6 Colorful"/>
    <w:basedOn w:val="Tabelanormal"/>
    <w:uiPriority w:val="51"/>
    <w:rsid w:val="002B2A5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extodebalo">
    <w:name w:val="Balloon Text"/>
    <w:basedOn w:val="Normal"/>
    <w:link w:val="TextodebaloChar"/>
    <w:uiPriority w:val="99"/>
    <w:semiHidden/>
    <w:unhideWhenUsed/>
    <w:rsid w:val="00585B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85B2F"/>
    <w:rPr>
      <w:rFonts w:ascii="Segoe UI" w:hAnsi="Segoe UI" w:cs="Segoe UI"/>
      <w:sz w:val="18"/>
      <w:szCs w:val="18"/>
    </w:rPr>
  </w:style>
  <w:style w:type="character" w:customStyle="1" w:styleId="Estilo1Char">
    <w:name w:val="Estilo1 Char"/>
    <w:basedOn w:val="Fontepargpadro"/>
    <w:link w:val="Estilo1"/>
    <w:locked/>
    <w:rsid w:val="00585B2F"/>
    <w:rPr>
      <w:rFonts w:ascii="Times New Roman" w:hAnsi="Times New Roman" w:cs="Times New Roman"/>
      <w:sz w:val="24"/>
      <w:szCs w:val="24"/>
      <w:lang w:val="en-US"/>
    </w:rPr>
  </w:style>
  <w:style w:type="paragraph" w:customStyle="1" w:styleId="Estilo1">
    <w:name w:val="Estilo1"/>
    <w:basedOn w:val="PargrafodaLista"/>
    <w:link w:val="Estilo1Char"/>
    <w:qFormat/>
    <w:rsid w:val="00585B2F"/>
    <w:pPr>
      <w:spacing w:after="0" w:line="360" w:lineRule="auto"/>
      <w:ind w:left="0" w:firstLine="708"/>
      <w:jc w:val="both"/>
    </w:pPr>
    <w:rPr>
      <w:rFonts w:ascii="Times New Roman" w:hAnsi="Times New Roman" w:cs="Times New Roman"/>
      <w:sz w:val="24"/>
      <w:szCs w:val="24"/>
      <w:lang w:val="en-US"/>
    </w:rPr>
  </w:style>
  <w:style w:type="paragraph" w:styleId="PargrafodaLista">
    <w:name w:val="List Paragraph"/>
    <w:basedOn w:val="Normal"/>
    <w:uiPriority w:val="34"/>
    <w:qFormat/>
    <w:rsid w:val="00585B2F"/>
    <w:pPr>
      <w:ind w:left="720"/>
      <w:contextualSpacing/>
    </w:pPr>
  </w:style>
  <w:style w:type="paragraph" w:styleId="Legenda">
    <w:name w:val="caption"/>
    <w:basedOn w:val="Normal"/>
    <w:next w:val="Normal"/>
    <w:uiPriority w:val="35"/>
    <w:semiHidden/>
    <w:unhideWhenUsed/>
    <w:qFormat/>
    <w:rsid w:val="001D5AB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910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7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7C84B1-01BB-4779-B72A-4A4DCFA605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4</Pages>
  <Words>720</Words>
  <Characters>4108</Characters>
  <Application>Microsoft Office Word</Application>
  <DocSecurity>0</DocSecurity>
  <Lines>34</Lines>
  <Paragraphs>9</Paragraphs>
  <ScaleCrop>false</ScaleCrop>
  <Company/>
  <LinksUpToDate>false</LinksUpToDate>
  <CharactersWithSpaces>4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an Menezes</dc:creator>
  <cp:keywords/>
  <dc:description/>
  <cp:lastModifiedBy>Allan Menezes</cp:lastModifiedBy>
  <cp:revision>26</cp:revision>
  <dcterms:created xsi:type="dcterms:W3CDTF">2020-05-30T09:36:00Z</dcterms:created>
  <dcterms:modified xsi:type="dcterms:W3CDTF">2020-08-31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energy-materials</vt:lpwstr>
  </property>
  <property fmtid="{D5CDD505-2E9C-101B-9397-08002B2CF9AE}" pid="3" name="Mendeley Recent Style Name 0_1">
    <vt:lpwstr>ACS Applied Energy Materials</vt:lpwstr>
  </property>
  <property fmtid="{D5CDD505-2E9C-101B-9397-08002B2CF9AE}" pid="4" name="Mendeley Recent Style Id 1_1">
    <vt:lpwstr>http://www.zotero.org/styles/ceramics-international</vt:lpwstr>
  </property>
  <property fmtid="{D5CDD505-2E9C-101B-9397-08002B2CF9AE}" pid="5" name="Mendeley Recent Style Name 1_1">
    <vt:lpwstr>Ceramics International</vt:lpwstr>
  </property>
  <property fmtid="{D5CDD505-2E9C-101B-9397-08002B2CF9AE}" pid="6" name="Mendeley Recent Style Id 2_1">
    <vt:lpwstr>http://www.zotero.org/styles/dalton-transactions</vt:lpwstr>
  </property>
  <property fmtid="{D5CDD505-2E9C-101B-9397-08002B2CF9AE}" pid="7" name="Mendeley Recent Style Name 2_1">
    <vt:lpwstr>Dalton Transactions</vt:lpwstr>
  </property>
  <property fmtid="{D5CDD505-2E9C-101B-9397-08002B2CF9AE}" pid="8" name="Mendeley Recent Style Id 3_1">
    <vt:lpwstr>http://www.zotero.org/styles/journal-of-non-crystalline-solids</vt:lpwstr>
  </property>
  <property fmtid="{D5CDD505-2E9C-101B-9397-08002B2CF9AE}" pid="9" name="Mendeley Recent Style Name 3_1">
    <vt:lpwstr>Journal of Non-Crystalline Solids</vt:lpwstr>
  </property>
  <property fmtid="{D5CDD505-2E9C-101B-9397-08002B2CF9AE}" pid="10" name="Mendeley Recent Style Id 4_1">
    <vt:lpwstr>http://www.zotero.org/styles/journal-of-physics-and-chemistry-of-solids</vt:lpwstr>
  </property>
  <property fmtid="{D5CDD505-2E9C-101B-9397-08002B2CF9AE}" pid="11" name="Mendeley Recent Style Name 4_1">
    <vt:lpwstr>Journal of Physics and Chemistry of Solids</vt:lpwstr>
  </property>
  <property fmtid="{D5CDD505-2E9C-101B-9397-08002B2CF9AE}" pid="12" name="Mendeley Recent Style Id 5_1">
    <vt:lpwstr>http://csl.mendeley.com/styles/592093691/journal-of-the-electrochemical-society-4</vt:lpwstr>
  </property>
  <property fmtid="{D5CDD505-2E9C-101B-9397-08002B2CF9AE}" pid="13" name="Mendeley Recent Style Name 5_1">
    <vt:lpwstr>Journal of The Electrochemical Society - Allan Araújo</vt:lpwstr>
  </property>
  <property fmtid="{D5CDD505-2E9C-101B-9397-08002B2CF9AE}" pid="14" name="Mendeley Recent Style Id 6_1">
    <vt:lpwstr>http://csl.mendeley.com/styles/592093691/journal-of-the-electrochemical-society-3</vt:lpwstr>
  </property>
  <property fmtid="{D5CDD505-2E9C-101B-9397-08002B2CF9AE}" pid="15" name="Mendeley Recent Style Name 6_1">
    <vt:lpwstr>Journal of The Electrochemical Society - Allan Araújo</vt:lpwstr>
  </property>
  <property fmtid="{D5CDD505-2E9C-101B-9397-08002B2CF9AE}" pid="16" name="Mendeley Recent Style Id 7_1">
    <vt:lpwstr>http://www.zotero.org/styles/journal-of-the-european-ceramic-society</vt:lpwstr>
  </property>
  <property fmtid="{D5CDD505-2E9C-101B-9397-08002B2CF9AE}" pid="17" name="Mendeley Recent Style Name 7_1">
    <vt:lpwstr>Journal of the European Ceramic Society</vt:lpwstr>
  </property>
  <property fmtid="{D5CDD505-2E9C-101B-9397-08002B2CF9AE}" pid="18" name="Mendeley Recent Style Id 8_1">
    <vt:lpwstr>http://www.zotero.org/styles/materials-today</vt:lpwstr>
  </property>
  <property fmtid="{D5CDD505-2E9C-101B-9397-08002B2CF9AE}" pid="19" name="Mendeley Recent Style Name 8_1">
    <vt:lpwstr>Materials Today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c05e05-3f06-36dd-8c4f-9154fcaf2d8b</vt:lpwstr>
  </property>
  <property fmtid="{D5CDD505-2E9C-101B-9397-08002B2CF9AE}" pid="24" name="Mendeley Citation Style_1">
    <vt:lpwstr>http://www.zotero.org/styles/journal-of-non-crystalline-solids</vt:lpwstr>
  </property>
</Properties>
</file>